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5699B" w:rsidRDefault="003C34C3"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Squires&lt;/Author&gt;&lt;Year&gt;2012&lt;/Year&gt;&lt;RecNum&gt;199&lt;/RecNum&gt;&lt;DisplayText&gt;[4]&lt;/DisplayText&gt;&lt;record&gt;&lt;rec-number&gt;199&lt;/rec-number&gt;&lt;foreign-keys&gt;&lt;key app="EN" db-id="xxa05tw9d00rpsedf24555e7w2arpvrr2ef5"&gt;199&lt;/key&gt;&lt;/foreign-keys&gt;&lt;ref-type name="Journal Article"&gt;17&lt;/ref-type&gt;&lt;contributors&gt;&lt;authors&gt;&lt;author&gt;Squires, Jeffrey E&lt;/author&gt;&lt;author&gt;Patel, Hardip R&lt;/author&gt;&lt;author&gt;Nousch, Marco&lt;/author&gt;&lt;author&gt;Sibbritt, Tennille&lt;/author&gt;&lt;author&gt;Humphreys, David T&lt;/author&gt;&lt;author&gt;Parker, Brian J&lt;/author&gt;&lt;author&gt;Suter, Catherine M&lt;/author&gt;&lt;author&gt;Preiss, Thomas&lt;/author&gt;&lt;/authors&gt;&lt;/contributors&gt;&lt;auth-address&gt;Molecular Genetics Division, Victor Chang Cardiac Research Institute, Darlinghurst, Sydney, NSW, 2010, Australia.&lt;/auth-address&gt;&lt;titles&gt;&lt;title&gt;Widespread occurrence of 5-methylcytosine in human coding and non-coding RNA.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5023-5033&lt;/pages&gt;&lt;volume&gt;40&lt;/volume&gt;&lt;number&gt;11&lt;/number&gt;&lt;dates&gt;&lt;year&gt;2012&lt;/year&gt;&lt;pub-dates&gt;&lt;date&gt;Jul&lt;/date&gt;&lt;/pub-dates&gt;&lt;/dates&gt;&lt;accession-num&gt;22344696&lt;/accession-num&gt;&lt;label&gt;r10330&lt;/label&gt;&lt;urls&gt;&lt;related-urls&gt;&lt;url&gt;http://eutils.ncbi.nlm.nih.gov/entrez/eutils/elink.fcgi?dbfrom=pubmed&amp;amp;amp;id=22344696&amp;amp;amp;retmode=ref&amp;amp;amp;cmd=prlinks&lt;/url&gt;&lt;/related-urls&gt;&lt;pdf-urls&gt;&lt;url&gt;file://localhost/Users/thomaspreiss/Documents/Papers2/Articles/2012/Squires/Nucleic%20Acids%20Res%202012%20Squires.pdf&lt;/url&gt;&lt;/pdf-urls&gt;&lt;/urls&gt;&lt;custom2&gt;PMC3367185&lt;/custom2&gt;&lt;custom3&gt;papers2://publication/uuid/4C680A44-608F-4AAF-BC8A-E162D0FFBF9A&lt;/custom3&gt;&lt;electronic-resource-num&gt;10.1093/nar/gks144&lt;/electronic-resource-num&gt;&lt;language&gt;English&lt;/language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</w:t>
      </w:r>
      <w:hyperlink w:anchor="_ENREF_4" w:tooltip="Squires, 2012 #199" w:history="1">
        <w:r>
          <w:rPr>
            <w:rFonts w:ascii="Times New Roman" w:hAnsi="Times New Roman"/>
            <w:noProof/>
          </w:rPr>
          <w:t>4</w:t>
        </w:r>
      </w:hyperlink>
      <w:r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*</w:t>
      </w:r>
      <w:r w:rsidRPr="0092536B">
        <w:rPr>
          <w:rFonts w:ascii="Times New Roman" w:hAnsi="Times New Roman"/>
        </w:rPr>
        <w:t xml:space="preserve"> </w:t>
      </w:r>
      <w:r>
        <w:rPr>
          <w:rFonts w:ascii="Times New Roman" w:hAnsi="Times New Roman" w:cs="Times"/>
          <w:szCs w:val="32"/>
        </w:rPr>
        <w:t>(</w:t>
      </w:r>
      <w:r w:rsidRPr="0092536B">
        <w:rPr>
          <w:rFonts w:ascii="Times New Roman" w:hAnsi="Times New Roman" w:cs="Times"/>
          <w:i/>
          <w:szCs w:val="32"/>
        </w:rPr>
        <w:t>Nucleic</w:t>
      </w:r>
    </w:p>
    <w:sectPr w:rsidR="0095699B" w:rsidSect="00C51766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6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3C34C3"/>
    <w:rsid w:val="003C34C3"/>
  </w:rsids>
  <m:mathPr>
    <m:mathFont m:val="@ＭＳ ゴシック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699B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</Words>
  <Characters>12</Characters>
  <Application>Microsoft Macintosh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3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Brian  Parker</cp:lastModifiedBy>
  <cp:revision>2</cp:revision>
  <dcterms:created xsi:type="dcterms:W3CDTF">2013-03-16T07:50:00Z</dcterms:created>
  <dcterms:modified xsi:type="dcterms:W3CDTF">2013-03-16T07:52:00Z</dcterms:modified>
  <cp:category/>
</cp:coreProperties>
</file>